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AF2659" w14:textId="77777777" w:rsidR="00F72945" w:rsidRDefault="00F72945" w:rsidP="00F72945"/>
    <w:p w14:paraId="5D5F1A0B" w14:textId="77777777" w:rsidR="00F72945" w:rsidRDefault="00F72945" w:rsidP="00F72945">
      <w:pPr>
        <w:rPr>
          <w:rFonts w:ascii="Times New Roman" w:hAnsi="Times New Roman" w:cs="Times New Roman"/>
          <w:b/>
          <w:bCs/>
        </w:rPr>
      </w:pPr>
      <w:r w:rsidRPr="00BB2245">
        <w:rPr>
          <w:rFonts w:ascii="Times New Roman" w:hAnsi="Times New Roman" w:cs="Times New Roman"/>
          <w:b/>
          <w:bCs/>
        </w:rPr>
        <w:t>Appendix A</w:t>
      </w:r>
    </w:p>
    <w:p w14:paraId="6E8696E6" w14:textId="77777777" w:rsidR="00EB051F" w:rsidRDefault="00EB051F" w:rsidP="00F72945">
      <w:pPr>
        <w:rPr>
          <w:rFonts w:ascii="Times New Roman" w:hAnsi="Times New Roman" w:cs="Times New Roman"/>
          <w:b/>
          <w:bCs/>
        </w:rPr>
      </w:pPr>
    </w:p>
    <w:p w14:paraId="043678C0" w14:textId="77777777" w:rsidR="00F72945" w:rsidRDefault="00F72945" w:rsidP="00F72945">
      <w:pPr>
        <w:rPr>
          <w:rFonts w:ascii="Times New Roman" w:hAnsi="Times New Roman" w:cs="Times New Roman"/>
          <w:b/>
          <w:bCs/>
        </w:rPr>
      </w:pPr>
    </w:p>
    <w:p w14:paraId="38C31DE4" w14:textId="77777777" w:rsidR="00F72945" w:rsidRPr="00DB4934" w:rsidRDefault="00F72945" w:rsidP="00F72945">
      <w:p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Calculated MMAT Scores for Studies included in this Systematic Review</w:t>
      </w:r>
    </w:p>
    <w:tbl>
      <w:tblPr>
        <w:tblpPr w:leftFromText="180" w:rightFromText="180" w:vertAnchor="text" w:horzAnchor="margin" w:tblpY="56"/>
        <w:tblOverlap w:val="never"/>
        <w:tblW w:w="324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40"/>
        <w:gridCol w:w="886"/>
        <w:gridCol w:w="14"/>
      </w:tblGrid>
      <w:tr w:rsidR="00F72945" w:rsidRPr="00E6681D" w14:paraId="6FA0D3FF" w14:textId="77777777" w:rsidTr="0055055C">
        <w:trPr>
          <w:gridAfter w:val="1"/>
          <w:wAfter w:w="14" w:type="dxa"/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5E79E3" w14:textId="77777777" w:rsidR="00F72945" w:rsidRPr="00E6681D" w:rsidRDefault="00F72945" w:rsidP="0055055C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Study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76CCF0" w14:textId="77777777" w:rsidR="00F72945" w:rsidRDefault="00F72945" w:rsidP="0055055C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MMAT Score</w:t>
            </w:r>
          </w:p>
        </w:tc>
      </w:tr>
      <w:tr w:rsidR="00F72945" w:rsidRPr="00E6681D" w14:paraId="20B3B104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F1E26A" w14:textId="77777777" w:rsidR="00F72945" w:rsidRPr="00692E30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692E30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Chang 2016 </w:t>
            </w:r>
            <w:r w:rsidRPr="00692E30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DaGFuZzwvQXV0aG9yPjxZZWFyPjIwMTY8L1llYXI+PFJl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DaGFuZzwvQXV0aG9yPjxZZWFyPjIwMTY8L1llYXI+PFJl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692E30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 w:rsidRPr="00692E30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37</w:t>
            </w:r>
            <w:r w:rsidRPr="00692E30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587AAE3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F72945" w:rsidRPr="00E6681D" w14:paraId="76B02A56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9AA52B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Ryu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1993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SeXU8L0F1dGhvcj48WWVhcj4xOTkzPC9ZZWFyPjxSZWNO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SeXU8L0F1dGhvcj48WWVhcj4xOTkzPC9ZZWFyPjxSZWNO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47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FBF3DBC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773C320C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552BA9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E</w:t>
            </w:r>
            <w:r w:rsidRPr="00BB2245">
              <w:rPr>
                <w:rFonts w:ascii="Times New Roman" w:hAnsi="Times New Roman" w:cs="Times New Roman"/>
                <w:i/>
                <w:iCs/>
                <w:color w:val="000000"/>
              </w:rPr>
              <w:t>l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color w:val="000000"/>
              </w:rPr>
              <w:t>A</w:t>
            </w:r>
            <w:r w:rsidRPr="00BB2245">
              <w:rPr>
                <w:rFonts w:ascii="Times New Roman" w:hAnsi="Times New Roman" w:cs="Times New Roman"/>
                <w:i/>
                <w:iCs/>
                <w:color w:val="000000"/>
              </w:rPr>
              <w:t>ssal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</w:rPr>
              <w:t xml:space="preserve"> 2003 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fldChar w:fldCharType="begin">
                <w:fldData xml:space="preserve">PEVuZE5vdGU+PENpdGU+PEF1dGhvcj5FbC1Bc3NhbDwvQXV0aG9yPjxZZWFyPjIwMDM8L1llYXI+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fldChar w:fldCharType="begin">
                <w:fldData xml:space="preserve">PEVuZE5vdGU+PENpdGU+PEF1dGhvcj5FbC1Bc3NhbDwvQXV0aG9yPjxZZWFyPjIwMDM8L1llYXI+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vertAlign w:val="superscript"/>
              </w:rPr>
              <w:t>11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178ED80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12979764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58DB70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Bombaci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2016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Bombaci&lt;/Author&gt;&lt;Year&gt;2016&lt;/Year&gt;&lt;RecNum&gt;2&lt;/RecNum&gt;&lt;DisplayText&gt;&lt;style face="superscript"&gt;12&lt;/style&gt;&lt;/DisplayText&gt;&lt;record&gt;&lt;rec-number&gt;2&lt;/rec-number&gt;&lt;foreign-keys&gt;&lt;key app="EN" db-id="925rzpzwsw5r0eefspuxtsvgwz59ps9fpesx" timestamp="1576543937"&gt;2&lt;/key&gt;&lt;/foreign-keys&gt;&lt;ref-type name="Journal Article"&gt;17&lt;/ref-type&gt;&lt;contributors&gt;&lt;authors&gt;&lt;author&gt;Bombaci, Hasan&lt;/author&gt;&lt;author&gt;Kuyumcu, Mehmet&lt;/author&gt;&lt;author&gt;Coskun, Tamer&lt;/author&gt;&lt;author&gt;Kaya, Emre&lt;/author&gt;&lt;/authors&gt;&lt;/contributors&gt;&lt;titles&gt;&lt;title&gt;When should the external approach be resorted to in the arthroscopic treatment of perimeniscal cyst?&lt;/title&gt;&lt;secondary-title&gt;SICOT-J&lt;/secondary-title&gt;&lt;alt-title&gt;SICOT J&lt;/alt-title&gt;&lt;/titles&gt;&lt;periodical&gt;&lt;full-title&gt;SICOT-J&lt;/full-title&gt;&lt;abbr-1&gt;SICOT J&lt;/abbr-1&gt;&lt;/periodical&gt;&lt;alt-periodical&gt;&lt;full-title&gt;SICOT-J&lt;/full-title&gt;&lt;abbr-1&gt;SICOT J&lt;/abbr-1&gt;&lt;/alt-periodical&gt;&lt;pages&gt;19-19&lt;/pages&gt;&lt;volume&gt;2&lt;/volume&gt;&lt;keywords&gt;&lt;keyword&gt;Arthroscopy&lt;/keyword&gt;&lt;keyword&gt;Knee&lt;/keyword&gt;&lt;keyword&gt;Meniscal cyst&lt;/keyword&gt;&lt;keyword&gt;Meniscectomy&lt;/keyword&gt;&lt;/keywords&gt;&lt;dates&gt;&lt;year&gt;2016&lt;/year&gt;&lt;/dates&gt;&lt;publisher&gt;EDP Sciences&lt;/publisher&gt;&lt;isbn&gt;2426-8887&lt;/isbn&gt;&lt;accession-num&gt;27163108&lt;/accession-num&gt;&lt;urls&gt;&lt;related-urls&gt;&lt;url&gt;https://www.ncbi.nlm.nih.gov/pubmed/27163108&lt;/url&gt;&lt;url&gt;https://www.ncbi.nlm.nih.gov/pmc/articles/PMC4849224/&lt;/url&gt;&lt;url&gt;https://www.ncbi.nlm.nih.gov/pmc/articles/PMC4849224/pdf/sicotj-2-19.pdf&lt;/url&gt;&lt;/related-urls&gt;&lt;/urls&gt;&lt;electronic-resource-num&gt;10.1051/sicotj/2015046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AE732DF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F72945" w:rsidRPr="00E6681D" w14:paraId="0FB0338F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978CE7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Glasgow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1993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Glasgow&lt;/Author&gt;&lt;Year&gt;1993&lt;/Year&gt;&lt;RecNum&gt;20&lt;/RecNum&gt;&lt;DisplayText&gt;&lt;style face="superscript"&gt;23&lt;/style&gt;&lt;/DisplayText&gt;&lt;record&gt;&lt;rec-number&gt;20&lt;/rec-number&gt;&lt;foreign-keys&gt;&lt;key app="EN" db-id="925rzpzwsw5r0eefspuxtsvgwz59ps9fpesx" timestamp="1576543937"&gt;20&lt;/key&gt;&lt;/foreign-keys&gt;&lt;ref-type name="Journal Article"&gt;17&lt;/ref-type&gt;&lt;contributors&gt;&lt;authors&gt;&lt;author&gt;Glasgow, M. M.&lt;/author&gt;&lt;author&gt;Allen, P. W.&lt;/author&gt;&lt;author&gt;Blakeway, C.&lt;/author&gt;&lt;/authors&gt;&lt;/contributors&gt;&lt;titles&gt;&lt;title&gt;Arthroscopic treatment of cysts of the lateral meniscus&lt;/title&gt;&lt;secondary-title&gt;The Journal of bone and joint surgery. British volume&lt;/secondary-title&gt;&lt;alt-title&gt;J Bone Joint Surg Br&lt;/alt-title&gt;&lt;/titles&gt;&lt;periodical&gt;&lt;full-title&gt;The Journal of bone and joint surgery. British volume&lt;/full-title&gt;&lt;abbr-1&gt;J Bone Joint Surg Br&lt;/abbr-1&gt;&lt;/periodical&gt;&lt;alt-periodical&gt;&lt;full-title&gt;The Journal of bone and joint surgery. British volume&lt;/full-title&gt;&lt;abbr-1&gt;J Bone Joint Surg Br&lt;/abbr-1&gt;&lt;/alt-periodical&gt;&lt;pages&gt;299-302&lt;/pages&gt;&lt;volume&gt;75&lt;/volume&gt;&lt;number&gt;2&lt;/number&gt;&lt;keywords&gt;&lt;keyword&gt;Adolescent&lt;/keyword&gt;&lt;keyword&gt;Adult&lt;/keyword&gt;&lt;keyword&gt;Aged&lt;/keyword&gt;&lt;keyword&gt;Arthroscopy/*methods&lt;/keyword&gt;&lt;keyword&gt;Child&lt;/keyword&gt;&lt;keyword&gt;Cysts/etiology/*surgery&lt;/keyword&gt;&lt;keyword&gt;Female&lt;/keyword&gt;&lt;keyword&gt;Humans&lt;/keyword&gt;&lt;keyword&gt;Male&lt;/keyword&gt;&lt;keyword&gt;Menisci, Tibial/*surgery&lt;/keyword&gt;&lt;keyword&gt;Middle Aged&lt;/keyword&gt;&lt;keyword&gt;Tibial Meniscus Injuries&lt;/keyword&gt;&lt;/keywords&gt;&lt;dates&gt;&lt;year&gt;1993&lt;/year&gt;&lt;/dates&gt;&lt;pub-location&gt;England&lt;/pub-location&gt;&lt;isbn&gt;0301-620X&lt;/isbn&gt;&lt;accession-num&gt;8444953&lt;/accession-num&gt;&lt;urls&gt;&lt;related-urls&gt;&lt;url&gt;https://www.ncbi.nlm.nih.gov/pubmed/8444953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D054EE3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F72945" w:rsidRPr="00E6681D" w14:paraId="70CA0F2B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B6A74C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Haklar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2014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IYWtsYXI8L0F1dGhvcj48WWVhcj4yMDE0PC9ZZWFyPjxS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IYWtsYXI8L0F1dGhvcj48WWVhcj4yMDE0PC9ZZWFyPjxS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40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B3D1135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55D39C48" w14:textId="77777777" w:rsidTr="0055055C">
        <w:trPr>
          <w:trHeight w:val="66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B4DAA3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Howe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2007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Ib3dlPC9BdXRob3I+PFllYXI+MjAwNzwvWWVhcj48UmVj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Ib3dlPC9BdXRob3I+PFllYXI+MjAwNzwvWWVhcj48UmVj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41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F3455FD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F72945" w:rsidRPr="00E6681D" w14:paraId="31960C70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1F5A09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Hule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1998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IdWxldDwvQXV0aG9yPjxZZWFyPjE5OTg8L1llYXI+PFJl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IdWxldDwvQXV0aG9yPjxZZWFyPjE5OTg8L1llYXI+PFJl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61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7CDE9FA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3537B76F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67FED3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Keating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1991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Keating&lt;/Author&gt;&lt;Year&gt;1991&lt;/Year&gt;&lt;RecNum&gt;88&lt;/RecNum&gt;&lt;DisplayText&gt;&lt;style face="superscript"&gt;62&lt;/style&gt;&lt;/DisplayText&gt;&lt;record&gt;&lt;rec-number&gt;88&lt;/rec-number&gt;&lt;foreign-keys&gt;&lt;key app="EN" db-id="925rzpzwsw5r0eefspuxtsvgwz59ps9fpesx" timestamp="1576543937"&gt;88&lt;/key&gt;&lt;/foreign-keys&gt;&lt;ref-type name="Journal Article"&gt;17&lt;/ref-type&gt;&lt;contributors&gt;&lt;authors&gt;&lt;author&gt;Keating, J. F.&lt;/author&gt;&lt;author&gt;Muirhead, A.&lt;/author&gt;&lt;author&gt;MacMillan, J.&lt;/author&gt;&lt;author&gt;Scott, P. D.&lt;/author&gt;&lt;/authors&gt;&lt;/contributors&gt;&lt;titles&gt;&lt;title&gt;Arthroscopic decompression of meniscal cysts: report of 14 cases&lt;/title&gt;&lt;secondary-title&gt;Journal of the Royal College of Surgeons of Edinburgh&lt;/secondary-title&gt;&lt;alt-title&gt;J R Coll Surg Edinb&lt;/alt-title&gt;&lt;/titles&gt;&lt;periodical&gt;&lt;full-title&gt;Journal of the Royal College of Surgeons of Edinburgh&lt;/full-title&gt;&lt;abbr-1&gt;J R Coll Surg Edinb&lt;/abbr-1&gt;&lt;/periodical&gt;&lt;alt-periodical&gt;&lt;full-title&gt;Journal of the Royal College of Surgeons of Edinburgh&lt;/full-title&gt;&lt;abbr-1&gt;J R Coll Surg Edinb&lt;/abbr-1&gt;&lt;/alt-periodical&gt;&lt;pages&gt;137-138&lt;/pages&gt;&lt;volume&gt;36&lt;/volume&gt;&lt;number&gt;2&lt;/number&gt;&lt;keywords&gt;&lt;keyword&gt;Adult&lt;/keyword&gt;&lt;keyword&gt;*Arthroscopy&lt;/keyword&gt;&lt;keyword&gt;Cysts/*surgery&lt;/keyword&gt;&lt;keyword&gt;Female&lt;/keyword&gt;&lt;keyword&gt;Follow-Up Studies&lt;/keyword&gt;&lt;keyword&gt;Humans&lt;/keyword&gt;&lt;keyword&gt;Joint Diseases/*surgery&lt;/keyword&gt;&lt;keyword&gt;Knee Joint/*surgery&lt;/keyword&gt;&lt;keyword&gt;Male&lt;/keyword&gt;&lt;keyword&gt;Menisci, Tibial/surgery&lt;/keyword&gt;&lt;keyword&gt;Middle Aged&lt;/keyword&gt;&lt;/keywords&gt;&lt;dates&gt;&lt;year&gt;1991&lt;/year&gt;&lt;/dates&gt;&lt;pub-location&gt;Scotland&lt;/pub-location&gt;&lt;isbn&gt;0035-8835&lt;/isbn&gt;&lt;accession-num&gt;2051415&lt;/accession-num&gt;&lt;urls&gt;&lt;related-urls&gt;&lt;url&gt;https://www.ncbi.nlm.nih.gov/pubmed/2051415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62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4A7D234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F72945" w:rsidRPr="00E6681D" w14:paraId="18E8C79D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84ED0D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Maffulli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1991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Maffulli&lt;/Author&gt;&lt;Year&gt;1991&lt;/Year&gt;&lt;RecNum&gt;54&lt;/RecNum&gt;&lt;DisplayText&gt;&lt;style face="superscript"&gt;39&lt;/style&gt;&lt;/DisplayText&gt;&lt;record&gt;&lt;rec-number&gt;54&lt;/rec-number&gt;&lt;foreign-keys&gt;&lt;key app="EN" db-id="925rzpzwsw5r0eefspuxtsvgwz59ps9fpesx" timestamp="1576543937"&gt;54&lt;/key&gt;&lt;/foreign-keys&gt;&lt;ref-type name="Journal Article"&gt;17&lt;/ref-type&gt;&lt;contributors&gt;&lt;authors&gt;&lt;author&gt;Maffulli, N.&lt;/author&gt;&lt;author&gt;Petricciuolo, F.&lt;/author&gt;&lt;author&gt;Pintore, E.&lt;/author&gt;&lt;/authors&gt;&lt;/contributors&gt;&lt;titles&gt;&lt;title&gt;Lateral meniscal cyst: arthroscopic management&lt;/title&gt;&lt;secondary-title&gt;Medicine and science in sports and exercise&lt;/secondary-title&gt;&lt;alt-title&gt;Med Sci Sports Exerc&lt;/alt-title&gt;&lt;/titles&gt;&lt;periodical&gt;&lt;full-title&gt;Medicine and science in sports and exercise&lt;/full-title&gt;&lt;abbr-1&gt;Med Sci Sports Exerc&lt;/abbr-1&gt;&lt;/periodical&gt;&lt;alt-periodical&gt;&lt;full-title&gt;Medicine and science in sports and exercise&lt;/full-title&gt;&lt;abbr-1&gt;Med Sci Sports Exerc&lt;/abbr-1&gt;&lt;/alt-periodical&gt;&lt;pages&gt;779-782&lt;/pages&gt;&lt;volume&gt;23&lt;/volume&gt;&lt;number&gt;7&lt;/number&gt;&lt;keywords&gt;&lt;keyword&gt;Adult&lt;/keyword&gt;&lt;keyword&gt;*Arthroscopy&lt;/keyword&gt;&lt;keyword&gt;Cysts/etiology/*surgery&lt;/keyword&gt;&lt;keyword&gt;Humans&lt;/keyword&gt;&lt;keyword&gt;Male&lt;/keyword&gt;&lt;keyword&gt;Menisci, Tibial/*surgery&lt;/keyword&gt;&lt;keyword&gt;Patient Satisfaction&lt;/keyword&gt;&lt;keyword&gt;Recurrence&lt;/keyword&gt;&lt;/keywords&gt;&lt;dates&gt;&lt;year&gt;1991&lt;/year&gt;&lt;/dates&gt;&lt;pub-location&gt;United States&lt;/pub-location&gt;&lt;isbn&gt;0195-9131&lt;/isbn&gt;&lt;accession-num&gt;1921669&lt;/accession-num&gt;&lt;urls&gt;&lt;related-urls&gt;&lt;url&gt;https://www.ncbi.nlm.nih.gov/pubmed/1921669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846C13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39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786C963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09965686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3E940C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Nemec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1994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Nemec&lt;/Author&gt;&lt;Year&gt;1994&lt;/Year&gt;&lt;RecNum&gt;47&lt;/RecNum&gt;&lt;DisplayText&gt;&lt;style face="superscript"&gt;60&lt;/style&gt;&lt;/DisplayText&gt;&lt;record&gt;&lt;rec-number&gt;47&lt;/rec-number&gt;&lt;foreign-keys&gt;&lt;key app="EN" db-id="925rzpzwsw5r0eefspuxtsvgwz59ps9fpesx" timestamp="1576543937"&gt;47&lt;/key&gt;&lt;/foreign-keys&gt;&lt;ref-type name="Journal Article"&gt;17&lt;/ref-type&gt;&lt;contributors&gt;&lt;authors&gt;&lt;author&gt;Nemec, B.&lt;/author&gt;&lt;author&gt;Michelić, R.&lt;/author&gt;&lt;author&gt;Matovinović, D.&lt;/author&gt;&lt;author&gt;Vengust, V.&lt;/author&gt;&lt;author&gt;Kozić, S.&lt;/author&gt;&lt;/authors&gt;&lt;/contributors&gt;&lt;titles&gt;&lt;title&gt;Arthroscopic treatment of lateral meniscal cyst by intraarticular dekompression&lt;/title&gt;&lt;secondary-title&gt;Acta chirurgiae orthopaedicae et traumatologiae Cechoslovaca&lt;/secondary-title&gt;&lt;alt-title&gt;Acta Chir Orthop Traumatol Cech&lt;/alt-title&gt;&lt;translated-title&gt;Artroskopické lécení cysty laterálního menisku pomocí intraartikulární dekomprese&lt;/translated-title&gt;&lt;/titles&gt;&lt;periodical&gt;&lt;full-title&gt;Acta chirurgiae orthopaedicae et traumatologiae Cechoslovaca&lt;/full-title&gt;&lt;abbr-1&gt;Acta Chir Orthop Traumatol Cech&lt;/abbr-1&gt;&lt;/periodical&gt;&lt;alt-periodical&gt;&lt;full-title&gt;Acta chirurgiae orthopaedicae et traumatologiae Cechoslovaca&lt;/full-title&gt;&lt;abbr-1&gt;Acta Chir Orthop Traumatol Cech&lt;/abbr-1&gt;&lt;/alt-periodical&gt;&lt;pages&gt;205-207&lt;/pages&gt;&lt;volume&gt;61&lt;/volume&gt;&lt;number&gt;4&lt;/number&gt;&lt;dates&gt;&lt;year&gt;1994&lt;/year&gt;&lt;/dates&gt;&lt;pub-location&gt;Czech Republic&lt;/pub-location&gt;&lt;isbn&gt;0001-5415&lt;/isbn&gt;&lt;accession-num&gt;20444354&lt;/accession-num&gt;&lt;urls&gt;&lt;related-urls&gt;&lt;url&gt;https://www.ncbi.nlm.nih.gov/pubmed/20444354&lt;/url&gt;&lt;/related-urls&gt;&lt;/urls&gt;&lt;remote-database-name&gt;PubMed&lt;/remote-database-name&gt;&lt;language&gt;cze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CC26B2C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F72945" w:rsidRPr="00E6681D" w14:paraId="71D27721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81F67E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Mills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1993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Mills&lt;/Author&gt;&lt;Year&gt;1993&lt;/Year&gt;&lt;RecNum&gt;37&lt;/RecNum&gt;&lt;DisplayText&gt;&lt;style face="superscript"&gt;26&lt;/style&gt;&lt;/DisplayText&gt;&lt;record&gt;&lt;rec-number&gt;37&lt;/rec-number&gt;&lt;foreign-keys&gt;&lt;key app="EN" db-id="925rzpzwsw5r0eefspuxtsvgwz59ps9fpesx" timestamp="1576543937"&gt;37&lt;/key&gt;&lt;/foreign-keys&gt;&lt;ref-type name="Journal Article"&gt;17&lt;/ref-type&gt;&lt;contributors&gt;&lt;authors&gt;&lt;author&gt;Mills, C. A.&lt;/author&gt;&lt;author&gt;Henderson, I. J.&lt;/author&gt;&lt;/authors&gt;&lt;/contributors&gt;&lt;titles&gt;&lt;title&gt;Cysts of the medial meniscus. Arthroscopic diagnosis and management&lt;/title&gt;&lt;secondary-title&gt;The Journal of bone and joint surgery. British volume&lt;/secondary-title&gt;&lt;alt-title&gt;J Bone Joint Surg Br&lt;/alt-title&gt;&lt;/titles&gt;&lt;periodical&gt;&lt;full-title&gt;The Journal of bone and joint surgery. British volume&lt;/full-title&gt;&lt;abbr-1&gt;J Bone Joint Surg Br&lt;/abbr-1&gt;&lt;/periodical&gt;&lt;alt-periodical&gt;&lt;full-title&gt;The Journal of bone and joint surgery. British volume&lt;/full-title&gt;&lt;abbr-1&gt;J Bone Joint Surg Br&lt;/abbr-1&gt;&lt;/alt-periodical&gt;&lt;pages&gt;293-298&lt;/pages&gt;&lt;volume&gt;75&lt;/volume&gt;&lt;number&gt;2&lt;/number&gt;&lt;keywords&gt;&lt;keyword&gt;Adult&lt;/keyword&gt;&lt;keyword&gt;Arthroscopy&lt;/keyword&gt;&lt;keyword&gt;Athletic Injuries/complications&lt;/keyword&gt;&lt;keyword&gt;Cysts/diagnosis/etiology/*surgery&lt;/keyword&gt;&lt;keyword&gt;Female&lt;/keyword&gt;&lt;keyword&gt;Humans&lt;/keyword&gt;&lt;keyword&gt;Male&lt;/keyword&gt;&lt;keyword&gt;*Menisci, Tibial/surgery&lt;/keyword&gt;&lt;keyword&gt;Middle Aged&lt;/keyword&gt;&lt;keyword&gt;Retrospective Studies&lt;/keyword&gt;&lt;keyword&gt;Tibial Meniscus Injuries&lt;/keyword&gt;&lt;/keywords&gt;&lt;dates&gt;&lt;year&gt;1993&lt;/year&gt;&lt;/dates&gt;&lt;pub-location&gt;England&lt;/pub-location&gt;&lt;isbn&gt;0301-620X&lt;/isbn&gt;&lt;accession-num&gt;8444952&lt;/accession-num&gt;&lt;urls&gt;&lt;related-urls&gt;&lt;url&gt;https://www.ncbi.nlm.nih.gov/pubmed/8444952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FDA393B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F72945" w:rsidRPr="00E6681D" w14:paraId="68F74875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312001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assler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1993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Passler&lt;/Author&gt;&lt;Year&gt;1993&lt;/Year&gt;&lt;RecNum&gt;59&lt;/RecNum&gt;&lt;DisplayText&gt;&lt;style face="superscript"&gt;1&lt;/style&gt;&lt;/DisplayText&gt;&lt;record&gt;&lt;rec-number&gt;59&lt;/rec-number&gt;&lt;foreign-keys&gt;&lt;key app="EN" db-id="925rzpzwsw5r0eefspuxtsvgwz59ps9fpesx" timestamp="1576543937"&gt;59&lt;/key&gt;&lt;/foreign-keys&gt;&lt;ref-type name="Journal Article"&gt;17&lt;/ref-type&gt;&lt;contributors&gt;&lt;authors&gt;&lt;author&gt;Passler, J. M.&lt;/author&gt;&lt;author&gt;Hofer, H. P.&lt;/author&gt;&lt;author&gt;Peicha, G.&lt;/author&gt;&lt;author&gt;Wildburger, R.&lt;/author&gt;&lt;/authors&gt;&lt;/contributors&gt;&lt;titles&gt;&lt;title&gt;Arthroscopic treatment of meniscal cysts&lt;/title&gt;&lt;secondary-title&gt;The Journal of bone and joint surgery. British volume&lt;/secondary-title&gt;&lt;alt-title&gt;J Bone Joint Surg Br&lt;/alt-title&gt;&lt;/titles&gt;&lt;periodical&gt;&lt;full-title&gt;The Journal of bone and joint surgery. British volume&lt;/full-title&gt;&lt;abbr-1&gt;J Bone Joint Surg Br&lt;/abbr-1&gt;&lt;/periodical&gt;&lt;alt-periodical&gt;&lt;full-title&gt;The Journal of bone and joint surgery. British volume&lt;/full-title&gt;&lt;abbr-1&gt;J Bone Joint Surg Br&lt;/abbr-1&gt;&lt;/alt-periodical&gt;&lt;pages&gt;303-304&lt;/pages&gt;&lt;volume&gt;75&lt;/volume&gt;&lt;number&gt;2&lt;/number&gt;&lt;keywords&gt;&lt;keyword&gt;Arthroscopy/*methods&lt;/keyword&gt;&lt;keyword&gt;Cysts/*surgery&lt;/keyword&gt;&lt;keyword&gt;Humans&lt;/keyword&gt;&lt;keyword&gt;Menisci, Tibial/*surgery&lt;/keyword&gt;&lt;/keywords&gt;&lt;dates&gt;&lt;year&gt;1993&lt;/year&gt;&lt;/dates&gt;&lt;pub-location&gt;England&lt;/pub-location&gt;&lt;isbn&gt;0301-620X&lt;/isbn&gt;&lt;accession-num&gt;8444954&lt;/accession-num&gt;&lt;urls&gt;&lt;related-urls&gt;&lt;url&gt;https://www.ncbi.nlm.nih.gov/pubmed/8444954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A59950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F72945" w:rsidRPr="00E6681D" w14:paraId="5AB39F34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1A3ABC2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aris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i</w:t>
            </w: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en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1990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Parisien&lt;/Author&gt;&lt;Year&gt;1990&lt;/Year&gt;&lt;RecNum&gt;40&lt;/RecNum&gt;&lt;DisplayText&gt;&lt;style face="superscript"&gt;63&lt;/style&gt;&lt;/DisplayText&gt;&lt;record&gt;&lt;rec-number&gt;40&lt;/rec-number&gt;&lt;foreign-keys&gt;&lt;key app="EN" db-id="925rzpzwsw5r0eefspuxtsvgwz59ps9fpesx" timestamp="1576543937"&gt;40&lt;/key&gt;&lt;/foreign-keys&gt;&lt;ref-type name="Journal Article"&gt;17&lt;/ref-type&gt;&lt;contributors&gt;&lt;authors&gt;&lt;author&gt;Parisien, J. S.&lt;/author&gt;&lt;/authors&gt;&lt;/contributors&gt;&lt;titles&gt;&lt;title&gt;Arthroscopic treatment of cysts of the menisci. A preliminary report&lt;/title&gt;&lt;secondary-title&gt;Clinical orthopaedics and related research&lt;/secondary-title&gt;&lt;alt-title&gt;Clin Orthop Relat Res&lt;/alt-title&gt;&lt;/titles&gt;&lt;periodical&gt;&lt;full-title&gt;Clinical orthopaedics and related research&lt;/full-title&gt;&lt;abbr-1&gt;Clin Orthop Relat Res&lt;/abbr-1&gt;&lt;/periodical&gt;&lt;alt-periodical&gt;&lt;full-title&gt;Clinical orthopaedics and related research&lt;/full-title&gt;&lt;abbr-1&gt;Clin Orthop Relat Res&lt;/abbr-1&gt;&lt;/alt-periodical&gt;&lt;pages&gt;154-158&lt;/pages&gt;&lt;number&gt;257&lt;/number&gt;&lt;keywords&gt;&lt;keyword&gt;Adolescent&lt;/keyword&gt;&lt;keyword&gt;Adult&lt;/keyword&gt;&lt;keyword&gt;*Arthroscopy&lt;/keyword&gt;&lt;keyword&gt;Cysts/*surgery&lt;/keyword&gt;&lt;keyword&gt;Debridement&lt;/keyword&gt;&lt;keyword&gt;Female&lt;/keyword&gt;&lt;keyword&gt;Humans&lt;/keyword&gt;&lt;keyword&gt;Male&lt;/keyword&gt;&lt;keyword&gt;Menisci, Tibial/*surgery&lt;/keyword&gt;&lt;keyword&gt;Middle Aged&lt;/keyword&gt;&lt;keyword&gt;Retrospective Studies&lt;/keyword&gt;&lt;keyword&gt;Tibial Meniscus Injuries&lt;/keyword&gt;&lt;/keywords&gt;&lt;dates&gt;&lt;year&gt;1990&lt;/year&gt;&lt;/dates&gt;&lt;pub-location&gt;United States&lt;/pub-location&gt;&lt;isbn&gt;0009-921X&lt;/isbn&gt;&lt;accession-num&gt;2379354&lt;/accession-num&gt;&lt;urls&gt;&lt;related-urls&gt;&lt;url&gt;https://www.ncbi.nlm.nih.gov/pubmed/2379354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63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F0129F6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2D5438BF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EF69C1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D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2018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Dai&lt;/Author&gt;&lt;Year&gt;2018&lt;/Year&gt;&lt;RecNum&gt;4&lt;/RecNum&gt;&lt;DisplayText&gt;&lt;style face="superscript"&gt;38&lt;/style&gt;&lt;/DisplayText&gt;&lt;record&gt;&lt;rec-number&gt;4&lt;/rec-number&gt;&lt;foreign-keys&gt;&lt;key app="EN" db-id="925rzpzwsw5r0eefspuxtsvgwz59ps9fpesx" timestamp="1576543937"&gt;4&lt;/key&gt;&lt;/foreign-keys&gt;&lt;ref-type name="Journal Article"&gt;17&lt;/ref-type&gt;&lt;contributors&gt;&lt;authors&gt;&lt;author&gt;Dai, Peng-Yi&lt;/author&gt;&lt;author&gt;Tan, Hong-Lue&lt;/author&gt;&lt;author&gt;Yuan, Yan-Hao&lt;/author&gt;&lt;author&gt;Li, Xiao-Yong&lt;/author&gt;&lt;/authors&gt;&lt;/contributors&gt;&lt;titles&gt;&lt;title&gt;Arthroscopic cyst removal and wire-guided suture for the treatment of lateral meniscal cyst of knee joint&lt;/title&gt;&lt;secondary-title&gt;Zhongguo gu shang = China journal of orthopaedics and traumatology&lt;/secondary-title&gt;&lt;alt-title&gt;Zhongguo Gu Shang&lt;/alt-title&gt;&lt;/titles&gt;&lt;periodical&gt;&lt;full-title&gt;Zhongguo gu shang = China journal of orthopaedics and traumatology&lt;/full-title&gt;&lt;abbr-1&gt;Zhongguo Gu Shang&lt;/abbr-1&gt;&lt;/periodical&gt;&lt;alt-periodical&gt;&lt;full-title&gt;Zhongguo gu shang = China journal of orthopaedics and traumatology&lt;/full-title&gt;&lt;abbr-1&gt;Zhongguo Gu Shang&lt;/abbr-1&gt;&lt;/alt-periodical&gt;&lt;pages&gt;944-948&lt;/pages&gt;&lt;volume&gt;31&lt;/volume&gt;&lt;number&gt;10&lt;/number&gt;&lt;keywords&gt;&lt;keyword&gt;Arthroscopy&lt;/keyword&gt;&lt;keyword&gt;Cysts&lt;/keyword&gt;&lt;keyword&gt;Knee joint&lt;/keyword&gt;&lt;keyword&gt;Meniscus&lt;/keyword&gt;&lt;keyword&gt;Adult&lt;/keyword&gt;&lt;keyword&gt;*Cysts/surgery&lt;/keyword&gt;&lt;keyword&gt;Female&lt;/keyword&gt;&lt;keyword&gt;Humans&lt;/keyword&gt;&lt;keyword&gt;*Knee Injuries/surgery&lt;/keyword&gt;&lt;keyword&gt;Male&lt;/keyword&gt;&lt;keyword&gt;Menisci, Tibial&lt;/keyword&gt;&lt;keyword&gt;Middle Aged&lt;/keyword&gt;&lt;keyword&gt;Sutures&lt;/keyword&gt;&lt;keyword&gt;Tibial Meniscus Injuries&lt;/keyword&gt;&lt;keyword&gt;Young Adult&lt;/keyword&gt;&lt;/keywords&gt;&lt;dates&gt;&lt;year&gt;2018&lt;/year&gt;&lt;/dates&gt;&lt;pub-location&gt;China&lt;/pub-location&gt;&lt;isbn&gt;1003-0034&lt;/isbn&gt;&lt;accession-num&gt;30373349&lt;/accession-num&gt;&lt;urls&gt;&lt;related-urls&gt;&lt;url&gt;https://www.ncbi.nlm.nih.gov/pubmed/30373349&lt;/url&gt;&lt;/related-urls&gt;&lt;/urls&gt;&lt;electronic-resource-num&gt;10.3969/j.issn.1003-0034.2018.10.013&lt;/electronic-resource-num&gt;&lt;remote-database-name&gt;PubMed&lt;/remote-database-name&gt;&lt;language&gt;chi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6B8DF1C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150F5F9A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1CFBB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Reagan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1989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SZWFnYW48L0F1dGhvcj48WWVhcj4xOTg5PC9ZZWFyPjxS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SZWFnYW48L0F1dGhvcj48WWVhcj4xOTg5PC9ZZWFyPjxS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D5AF255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61F00592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D35DAE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Iorio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2019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Iorio&lt;/Author&gt;&lt;Year&gt;2019&lt;/Year&gt;&lt;RecNum&gt;112&lt;/RecNum&gt;&lt;DisplayText&gt;&lt;style face="superscript"&gt;42&lt;/style&gt;&lt;/DisplayText&gt;&lt;record&gt;&lt;rec-number&gt;112&lt;/rec-number&gt;&lt;foreign-keys&gt;&lt;key app="EN" db-id="925rzpzwsw5r0eefspuxtsvgwz59ps9fpesx" timestamp="1576544102"&gt;112&lt;/key&gt;&lt;/foreign-keys&gt;&lt;ref-type name="Journal Article"&gt;17&lt;/ref-type&gt;&lt;contributors&gt;&lt;authors&gt;&lt;author&gt;Iorio, R.&lt;/author&gt;&lt;author&gt;Mazza, D.&lt;/author&gt;&lt;author&gt;Drogo, P.&lt;/author&gt;&lt;author&gt;Massafra, C.&lt;/author&gt;&lt;author&gt;Viglietta, E.&lt;/author&gt;&lt;author&gt;Conteduca, J.&lt;/author&gt;&lt;author&gt;Ferretti, A.&lt;/author&gt;&lt;/authors&gt;&lt;/contributors&gt;&lt;titles&gt;&lt;title&gt;Lateral meniscal cysts: long-term clinical and radiological results of a partial meniscectomy and percutaneous decompressive needling&lt;/title&gt;&lt;secondary-title&gt;International orthopaedics&lt;/secondary-title&gt;&lt;alt-title&gt;Int Orthop&lt;/alt-title&gt;&lt;/titles&gt;&lt;periodical&gt;&lt;full-title&gt;International orthopaedics&lt;/full-title&gt;&lt;abbr-1&gt;Int Orthop&lt;/abbr-1&gt;&lt;/periodical&gt;&lt;alt-periodical&gt;&lt;full-title&gt;International orthopaedics&lt;/full-title&gt;&lt;abbr-1&gt;Int Orthop&lt;/abbr-1&gt;&lt;/alt-periodical&gt;&lt;pages&gt;10.1007/s00264-019-04446-3&lt;/pages&gt;&lt;keywords&gt;&lt;keyword&gt;Arthroscopic surgery&lt;/keyword&gt;&lt;keyword&gt;Decompressive needling&lt;/keyword&gt;&lt;keyword&gt;Lateral cyst&lt;/keyword&gt;&lt;keyword&gt;Lateral meniscus&lt;/keyword&gt;&lt;keyword&gt;Out-in technique&lt;/keyword&gt;&lt;/keywords&gt;&lt;dates&gt;&lt;year&gt;2019&lt;/year&gt;&lt;/dates&gt;&lt;pub-location&gt;Germany&lt;/pub-location&gt;&lt;isbn&gt;1432-5195&lt;/isbn&gt;&lt;accession-num&gt;31811356&lt;/accession-num&gt;&lt;urls&gt;&lt;related-urls&gt;&lt;url&gt;https://www.ncbi.nlm.nih.gov/pubmed/31811356&lt;/url&gt;&lt;url&gt;https://link.springer.com/content/pdf/10.1007/s00264-019-04446-3.pdf&lt;/url&gt;&lt;/related-urls&gt;&lt;/urls&gt;&lt;electronic-resource-num&gt;10.1007/s00264-019-04446-3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42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CBDA1AC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F72945" w:rsidRPr="00E6681D" w14:paraId="50B055F2" w14:textId="77777777" w:rsidTr="0055055C">
        <w:trPr>
          <w:trHeight w:val="29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1293D2" w14:textId="77777777" w:rsidR="00F72945" w:rsidRPr="00BB2245" w:rsidRDefault="00F72945" w:rsidP="0055055C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Tudisco</w:t>
            </w:r>
            <w:proofErr w:type="spellEnd"/>
            <w:r w:rsidRPr="00F96A5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2000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UdWRpc2NvPC9BdXRob3I+PFllYXI+MjAwMDwvWWVhcj48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UdWRpc2NvPC9BdXRob3I+PFllYXI+MjAwMDwvWWVhcj48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37180A">
              <w:rPr>
                <w:rFonts w:ascii="Times New Roman" w:hAnsi="Times New Roman" w:cs="Times New Roman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14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3BDBAB3" w14:textId="77777777" w:rsidR="00F72945" w:rsidRPr="00BB2245" w:rsidRDefault="00F72945" w:rsidP="0055055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B2245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</w:tbl>
    <w:p w14:paraId="17DDF491" w14:textId="77777777" w:rsidR="00F72945" w:rsidRDefault="00F72945" w:rsidP="00F72945"/>
    <w:p w14:paraId="38FC1560" w14:textId="77777777" w:rsidR="00F72945" w:rsidRDefault="00F72945" w:rsidP="00F72945"/>
    <w:p w14:paraId="39CCCE48" w14:textId="77777777" w:rsidR="00F72945" w:rsidRDefault="00F72945" w:rsidP="00F72945"/>
    <w:p w14:paraId="011261CC" w14:textId="77777777" w:rsidR="00F72945" w:rsidRDefault="00F72945" w:rsidP="00F72945"/>
    <w:p w14:paraId="393E8715" w14:textId="77777777" w:rsidR="00F72945" w:rsidRDefault="00F72945" w:rsidP="00F72945"/>
    <w:p w14:paraId="2ED0FE68" w14:textId="77777777" w:rsidR="00F72945" w:rsidRDefault="00F72945" w:rsidP="00F72945"/>
    <w:p w14:paraId="22BCAF8E" w14:textId="77777777" w:rsidR="00F72945" w:rsidRDefault="00F72945" w:rsidP="00F72945"/>
    <w:p w14:paraId="3BA790E9" w14:textId="77777777" w:rsidR="00F72945" w:rsidRDefault="00F72945" w:rsidP="00F72945"/>
    <w:p w14:paraId="266F0892" w14:textId="77777777" w:rsidR="00F72945" w:rsidRDefault="00F72945" w:rsidP="00F72945"/>
    <w:p w14:paraId="0CA89F49" w14:textId="77777777" w:rsidR="00F72945" w:rsidRDefault="00F72945" w:rsidP="00F72945"/>
    <w:p w14:paraId="3BF3699E" w14:textId="77777777" w:rsidR="00F72945" w:rsidRDefault="00F72945" w:rsidP="00F72945"/>
    <w:p w14:paraId="0427B1C9" w14:textId="77777777" w:rsidR="00F72945" w:rsidRDefault="00F72945" w:rsidP="00F72945"/>
    <w:p w14:paraId="01DC2844" w14:textId="77777777" w:rsidR="00F72945" w:rsidRDefault="00F72945" w:rsidP="00F72945"/>
    <w:p w14:paraId="76016DAD" w14:textId="77777777" w:rsidR="00F72945" w:rsidRDefault="00F72945" w:rsidP="00F72945"/>
    <w:p w14:paraId="2FD96FCD" w14:textId="77777777" w:rsidR="00F72945" w:rsidRDefault="00F72945" w:rsidP="00F72945"/>
    <w:p w14:paraId="43A2CFE2" w14:textId="77777777" w:rsidR="00F72945" w:rsidRDefault="00F72945" w:rsidP="00F72945"/>
    <w:p w14:paraId="580DE4B8" w14:textId="77777777" w:rsidR="00F72945" w:rsidRDefault="00F72945" w:rsidP="00F72945"/>
    <w:p w14:paraId="280C5BF5" w14:textId="77777777" w:rsidR="00F72945" w:rsidRDefault="00F72945" w:rsidP="00F72945"/>
    <w:p w14:paraId="7D309C2B" w14:textId="77777777" w:rsidR="00F72945" w:rsidRDefault="00F72945" w:rsidP="00F72945"/>
    <w:p w14:paraId="4CE4197A" w14:textId="77777777" w:rsidR="00F72945" w:rsidRDefault="00F72945" w:rsidP="00F72945"/>
    <w:p w14:paraId="09916A0B" w14:textId="77777777" w:rsidR="00B33416" w:rsidRDefault="00B33416"/>
    <w:sectPr w:rsidR="00B334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2945"/>
    <w:rsid w:val="00253DD1"/>
    <w:rsid w:val="00441B78"/>
    <w:rsid w:val="004C74F3"/>
    <w:rsid w:val="00676E5A"/>
    <w:rsid w:val="008C3E8A"/>
    <w:rsid w:val="009D51CB"/>
    <w:rsid w:val="00AA122E"/>
    <w:rsid w:val="00AC3B43"/>
    <w:rsid w:val="00B05676"/>
    <w:rsid w:val="00B33416"/>
    <w:rsid w:val="00D02F5E"/>
    <w:rsid w:val="00E93D3E"/>
    <w:rsid w:val="00EB051F"/>
    <w:rsid w:val="00F10B43"/>
    <w:rsid w:val="00F729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752479B"/>
  <w15:chartTrackingRefBased/>
  <w15:docId w15:val="{920BFE5E-EF7A-3346-9328-A11999127F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294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700</Words>
  <Characters>15390</Characters>
  <Application>Microsoft Office Word</Application>
  <DocSecurity>0</DocSecurity>
  <Lines>128</Lines>
  <Paragraphs>36</Paragraphs>
  <ScaleCrop>false</ScaleCrop>
  <Company/>
  <LinksUpToDate>false</LinksUpToDate>
  <CharactersWithSpaces>18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atian, Aryan</dc:creator>
  <cp:keywords/>
  <dc:description/>
  <cp:lastModifiedBy>Haratian, Aryan</cp:lastModifiedBy>
  <cp:revision>2</cp:revision>
  <dcterms:created xsi:type="dcterms:W3CDTF">2021-08-16T05:04:00Z</dcterms:created>
  <dcterms:modified xsi:type="dcterms:W3CDTF">2021-08-17T21:52:00Z</dcterms:modified>
</cp:coreProperties>
</file>